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491A85B" w14:textId="77777777" w:rsidR="007F7EF0" w:rsidRPr="00C44004" w:rsidRDefault="00C44004" w:rsidP="000229CE">
      <w:pPr>
        <w:spacing w:line="480" w:lineRule="auto"/>
        <w:rPr>
          <w:rFonts w:ascii="Times New Roman" w:hAnsi="Times New Roman" w:cs="Times New Roman"/>
        </w:rPr>
      </w:pPr>
      <w:r w:rsidRPr="00C44004">
        <w:rPr>
          <w:rFonts w:ascii="Times New Roman" w:hAnsi="Times New Roman" w:cs="Times New Roman"/>
        </w:rPr>
        <w:t>Scott Roberts</w:t>
      </w:r>
    </w:p>
    <w:p w14:paraId="02F4831A" w14:textId="77777777" w:rsidR="00C44004" w:rsidRPr="00C44004" w:rsidRDefault="00C44004" w:rsidP="000229CE">
      <w:pPr>
        <w:spacing w:line="480" w:lineRule="auto"/>
        <w:rPr>
          <w:rFonts w:ascii="Times New Roman" w:hAnsi="Times New Roman" w:cs="Times New Roman"/>
        </w:rPr>
      </w:pPr>
      <w:r w:rsidRPr="00C44004">
        <w:rPr>
          <w:rFonts w:ascii="Times New Roman" w:hAnsi="Times New Roman" w:cs="Times New Roman"/>
        </w:rPr>
        <w:t>EDUI 635000</w:t>
      </w:r>
    </w:p>
    <w:p w14:paraId="79564054" w14:textId="77777777" w:rsidR="00C44004" w:rsidRPr="00C44004" w:rsidRDefault="00C44004" w:rsidP="000229CE">
      <w:pPr>
        <w:spacing w:line="480" w:lineRule="auto"/>
        <w:rPr>
          <w:rFonts w:ascii="Times New Roman" w:hAnsi="Times New Roman" w:cs="Times New Roman"/>
        </w:rPr>
      </w:pPr>
      <w:r w:rsidRPr="00C44004">
        <w:rPr>
          <w:rFonts w:ascii="Times New Roman" w:hAnsi="Times New Roman" w:cs="Times New Roman"/>
        </w:rPr>
        <w:t>1/30/2018</w:t>
      </w:r>
    </w:p>
    <w:p w14:paraId="7CEEC615" w14:textId="77777777" w:rsidR="00C44004" w:rsidRPr="00C44004" w:rsidRDefault="00C44004" w:rsidP="000229CE">
      <w:pPr>
        <w:spacing w:line="480" w:lineRule="auto"/>
        <w:rPr>
          <w:rFonts w:ascii="Times New Roman" w:hAnsi="Times New Roman" w:cs="Times New Roman"/>
        </w:rPr>
      </w:pPr>
    </w:p>
    <w:p w14:paraId="6F32163A" w14:textId="77777777" w:rsidR="00C44004" w:rsidRPr="00C44004" w:rsidRDefault="00C44004" w:rsidP="000229CE">
      <w:pPr>
        <w:spacing w:line="480" w:lineRule="auto"/>
        <w:jc w:val="center"/>
        <w:rPr>
          <w:rFonts w:ascii="Times New Roman" w:hAnsi="Times New Roman" w:cs="Times New Roman"/>
          <w:b/>
        </w:rPr>
      </w:pPr>
      <w:r w:rsidRPr="00C44004">
        <w:rPr>
          <w:rFonts w:ascii="Times New Roman" w:hAnsi="Times New Roman" w:cs="Times New Roman"/>
          <w:b/>
        </w:rPr>
        <w:t>Case Study for Technology Implementation</w:t>
      </w:r>
    </w:p>
    <w:p w14:paraId="6F8B9FFC" w14:textId="77777777" w:rsidR="00C44004" w:rsidRPr="00C44004" w:rsidRDefault="00C44004" w:rsidP="000229CE">
      <w:pPr>
        <w:spacing w:line="480" w:lineRule="auto"/>
        <w:ind w:firstLine="720"/>
        <w:rPr>
          <w:rFonts w:ascii="Times New Roman" w:hAnsi="Times New Roman" w:cs="Times New Roman"/>
        </w:rPr>
      </w:pPr>
      <w:r>
        <w:rPr>
          <w:rFonts w:ascii="Times New Roman" w:hAnsi="Times New Roman" w:cs="Times New Roman"/>
        </w:rPr>
        <w:t>All educators are looking for ways to help students learn more effectively. There is a lot of buzz about SMART Boards. This paper looks into the impact implementing SMART Boards had on the students and teachers within the</w:t>
      </w:r>
      <w:r w:rsidR="00BF29C8">
        <w:rPr>
          <w:rFonts w:ascii="Times New Roman" w:hAnsi="Times New Roman" w:cs="Times New Roman"/>
        </w:rPr>
        <w:t xml:space="preserve"> elementary</w:t>
      </w:r>
      <w:r>
        <w:rPr>
          <w:rFonts w:ascii="Times New Roman" w:hAnsi="Times New Roman" w:cs="Times New Roman"/>
        </w:rPr>
        <w:t xml:space="preserve"> classrooms of the Park Street School in New Brunswick.</w:t>
      </w:r>
    </w:p>
    <w:p w14:paraId="5A857C8F" w14:textId="77777777" w:rsidR="00C44004" w:rsidRPr="00C44004" w:rsidRDefault="00C44004" w:rsidP="000229CE">
      <w:pPr>
        <w:spacing w:line="480" w:lineRule="auto"/>
        <w:rPr>
          <w:rFonts w:ascii="Times New Roman" w:hAnsi="Times New Roman" w:cs="Times New Roman"/>
          <w:b/>
        </w:rPr>
      </w:pPr>
      <w:r w:rsidRPr="00C44004">
        <w:rPr>
          <w:rFonts w:ascii="Times New Roman" w:hAnsi="Times New Roman" w:cs="Times New Roman"/>
          <w:b/>
        </w:rPr>
        <w:t>Background</w:t>
      </w:r>
    </w:p>
    <w:p w14:paraId="4E085716" w14:textId="6A6E5803" w:rsidR="00C44004" w:rsidRDefault="00A9231B" w:rsidP="000229CE">
      <w:pPr>
        <w:spacing w:line="480" w:lineRule="auto"/>
        <w:ind w:firstLine="720"/>
        <w:rPr>
          <w:rFonts w:ascii="Times New Roman" w:hAnsi="Times New Roman" w:cs="Times New Roman"/>
        </w:rPr>
      </w:pPr>
      <w:r>
        <w:rPr>
          <w:rFonts w:ascii="Times New Roman" w:hAnsi="Times New Roman" w:cs="Times New Roman"/>
        </w:rPr>
        <w:t xml:space="preserve">In 2007, researchers at the University of New Brunswick partnered with a local elementary school, Park Street Elementary, and SMART Technologies (the maker of SMART Boards) decided to implement SMART Board technology in all the classrooms from kindergarten to fifth grade. </w:t>
      </w:r>
      <w:r w:rsidR="00CE6E95">
        <w:rPr>
          <w:rFonts w:ascii="Times New Roman" w:hAnsi="Times New Roman" w:cs="Times New Roman"/>
        </w:rPr>
        <w:t>The purpose of the project was to “document the conceptualization and implementation of the initiative, as well as to investigate potential outcomes or changes related to instructional knowledge and practices, student engagement in learning, and staff development and collaboration.”</w:t>
      </w:r>
      <w:r w:rsidR="0080340F">
        <w:rPr>
          <w:rFonts w:ascii="Times New Roman" w:hAnsi="Times New Roman" w:cs="Times New Roman"/>
        </w:rPr>
        <w:fldChar w:fldCharType="begin"/>
      </w:r>
      <w:r w:rsidR="0080340F">
        <w:rPr>
          <w:rFonts w:ascii="Times New Roman" w:hAnsi="Times New Roman" w:cs="Times New Roman"/>
        </w:rPr>
        <w:instrText xml:space="preserve"> ADDIN ZOTERO_ITEM CSL_CITATION {"citationID":"afg4srk860","properties":{"formattedCitation":"(Morrison &amp; Kirby, 2008)","plainCitation":"(Morrison &amp; Kirby, 2008)"},"citationItems":[{"id":30,"uris":["http://zotero.org/users/4313267/items/CHYPRXZB"],"uri":["http://zotero.org/users/4313267/items/CHYPRXZB"],"itemData":{"id":30,"type":"article-journal","title":"Applying SMART board technology in elementary school classrooms: Investigation of a school-wide initiative","container-title":"Health and Education Research Group, Faculty of Education, University of New Brunswick","author":[{"family":"Morrison","given":"B."},{"family":"Kirby","given":"P."}],"issued":{"date-parts":[["2008"]]}}}],"schema":"https://github.com/citation-style-language/schema/raw/master/csl-citation.json"} </w:instrText>
      </w:r>
      <w:r w:rsidR="0080340F">
        <w:rPr>
          <w:rFonts w:ascii="Times New Roman" w:hAnsi="Times New Roman" w:cs="Times New Roman"/>
        </w:rPr>
        <w:fldChar w:fldCharType="separate"/>
      </w:r>
      <w:r w:rsidR="00FE65DB">
        <w:rPr>
          <w:rFonts w:ascii="Times New Roman" w:hAnsi="Times New Roman" w:cs="Times New Roman"/>
          <w:noProof/>
        </w:rPr>
        <w:t>(Morrison &amp; Kirby, 2008)</w:t>
      </w:r>
      <w:r w:rsidR="0080340F">
        <w:rPr>
          <w:rFonts w:ascii="Times New Roman" w:hAnsi="Times New Roman" w:cs="Times New Roman"/>
        </w:rPr>
        <w:fldChar w:fldCharType="end"/>
      </w:r>
    </w:p>
    <w:p w14:paraId="3101B85E" w14:textId="77777777" w:rsidR="00C30F7D" w:rsidRPr="00C44004" w:rsidRDefault="00C30F7D" w:rsidP="000229CE">
      <w:pPr>
        <w:spacing w:line="480" w:lineRule="auto"/>
        <w:ind w:firstLine="720"/>
        <w:rPr>
          <w:rFonts w:ascii="Times New Roman" w:hAnsi="Times New Roman" w:cs="Times New Roman"/>
        </w:rPr>
      </w:pPr>
      <w:r>
        <w:rPr>
          <w:rFonts w:ascii="Times New Roman" w:hAnsi="Times New Roman" w:cs="Times New Roman"/>
        </w:rPr>
        <w:t>Park Street Elementary is a K-5 public school in New Brunswick, Canada. The 420 students have access to both English and French Immersion curriculum.</w:t>
      </w:r>
    </w:p>
    <w:p w14:paraId="2A0AABAB" w14:textId="77777777" w:rsidR="00C44004" w:rsidRPr="00C44004" w:rsidRDefault="00C44004" w:rsidP="000229CE">
      <w:pPr>
        <w:spacing w:line="480" w:lineRule="auto"/>
        <w:rPr>
          <w:rFonts w:ascii="Times New Roman" w:hAnsi="Times New Roman" w:cs="Times New Roman"/>
          <w:b/>
        </w:rPr>
      </w:pPr>
      <w:r w:rsidRPr="00C44004">
        <w:rPr>
          <w:rFonts w:ascii="Times New Roman" w:hAnsi="Times New Roman" w:cs="Times New Roman"/>
          <w:b/>
        </w:rPr>
        <w:t>Description</w:t>
      </w:r>
    </w:p>
    <w:p w14:paraId="76687777" w14:textId="77777777" w:rsidR="00C44004" w:rsidRDefault="00144BDC" w:rsidP="000229CE">
      <w:pPr>
        <w:spacing w:line="480" w:lineRule="auto"/>
        <w:ind w:firstLine="720"/>
        <w:rPr>
          <w:rFonts w:ascii="Times New Roman" w:hAnsi="Times New Roman" w:cs="Times New Roman"/>
        </w:rPr>
      </w:pPr>
      <w:r>
        <w:rPr>
          <w:rFonts w:ascii="Times New Roman" w:hAnsi="Times New Roman" w:cs="Times New Roman"/>
        </w:rPr>
        <w:t xml:space="preserve">During the summer of 2007 25 SMART Board systems and their accompanying projectors were permanently mounted in each classroom. </w:t>
      </w:r>
      <w:r w:rsidR="00F03355">
        <w:rPr>
          <w:rFonts w:ascii="Times New Roman" w:hAnsi="Times New Roman" w:cs="Times New Roman"/>
        </w:rPr>
        <w:t xml:space="preserve">Over the following year, teachers were surveyed three times, classrooms were observed, and three grade level focus group sessions were </w:t>
      </w:r>
      <w:r w:rsidR="00F03355">
        <w:rPr>
          <w:rFonts w:ascii="Times New Roman" w:hAnsi="Times New Roman" w:cs="Times New Roman"/>
        </w:rPr>
        <w:lastRenderedPageBreak/>
        <w:t xml:space="preserve">held. </w:t>
      </w:r>
      <w:r w:rsidR="0066488D">
        <w:rPr>
          <w:rFonts w:ascii="Times New Roman" w:hAnsi="Times New Roman" w:cs="Times New Roman"/>
        </w:rPr>
        <w:t>Much emphasis was placed upon providing teachers with the tools they need, such as grade level professional learning teams, use of evidence-informed practices, and the ability to create enriched learning environments.</w:t>
      </w:r>
    </w:p>
    <w:p w14:paraId="20BC00DA" w14:textId="77777777" w:rsidR="0066488D" w:rsidRDefault="0066488D" w:rsidP="000229CE">
      <w:pPr>
        <w:spacing w:line="480" w:lineRule="auto"/>
        <w:ind w:firstLine="720"/>
        <w:rPr>
          <w:rFonts w:ascii="Times New Roman" w:hAnsi="Times New Roman" w:cs="Times New Roman"/>
        </w:rPr>
      </w:pPr>
      <w:r>
        <w:rPr>
          <w:rFonts w:ascii="Times New Roman" w:hAnsi="Times New Roman" w:cs="Times New Roman"/>
        </w:rPr>
        <w:t>There were four goals articulated for the project</w:t>
      </w:r>
      <w:r w:rsidR="007A5D34">
        <w:rPr>
          <w:rFonts w:ascii="Times New Roman" w:hAnsi="Times New Roman" w:cs="Times New Roman"/>
        </w:rPr>
        <w:t xml:space="preserve"> were</w:t>
      </w:r>
      <w:r>
        <w:rPr>
          <w:rFonts w:ascii="Times New Roman" w:hAnsi="Times New Roman" w:cs="Times New Roman"/>
        </w:rPr>
        <w:t>:</w:t>
      </w:r>
    </w:p>
    <w:p w14:paraId="67795EF8" w14:textId="77777777" w:rsidR="0066488D" w:rsidRDefault="0066488D" w:rsidP="000229CE">
      <w:pPr>
        <w:pStyle w:val="ListParagraph"/>
        <w:numPr>
          <w:ilvl w:val="0"/>
          <w:numId w:val="1"/>
        </w:numPr>
        <w:spacing w:line="480" w:lineRule="auto"/>
        <w:rPr>
          <w:rFonts w:ascii="Times New Roman" w:hAnsi="Times New Roman" w:cs="Times New Roman"/>
        </w:rPr>
      </w:pPr>
      <w:r>
        <w:rPr>
          <w:rFonts w:ascii="Times New Roman" w:hAnsi="Times New Roman" w:cs="Times New Roman"/>
        </w:rPr>
        <w:t>Teach teachers how to confidently use SMART Board technology</w:t>
      </w:r>
    </w:p>
    <w:p w14:paraId="363D3DA4" w14:textId="77777777" w:rsidR="0066488D" w:rsidRDefault="0066488D" w:rsidP="000229CE">
      <w:pPr>
        <w:pStyle w:val="ListParagraph"/>
        <w:numPr>
          <w:ilvl w:val="0"/>
          <w:numId w:val="1"/>
        </w:numPr>
        <w:spacing w:line="480" w:lineRule="auto"/>
        <w:rPr>
          <w:rFonts w:ascii="Times New Roman" w:hAnsi="Times New Roman" w:cs="Times New Roman"/>
        </w:rPr>
      </w:pPr>
      <w:r>
        <w:rPr>
          <w:rFonts w:ascii="Times New Roman" w:hAnsi="Times New Roman" w:cs="Times New Roman"/>
        </w:rPr>
        <w:t>Enhance instructional applications of technology</w:t>
      </w:r>
    </w:p>
    <w:p w14:paraId="6672857B" w14:textId="77777777" w:rsidR="0066488D" w:rsidRDefault="007A5D34" w:rsidP="000229CE">
      <w:pPr>
        <w:pStyle w:val="ListParagraph"/>
        <w:numPr>
          <w:ilvl w:val="0"/>
          <w:numId w:val="1"/>
        </w:numPr>
        <w:spacing w:line="480" w:lineRule="auto"/>
        <w:rPr>
          <w:rFonts w:ascii="Times New Roman" w:hAnsi="Times New Roman" w:cs="Times New Roman"/>
        </w:rPr>
      </w:pPr>
      <w:r>
        <w:rPr>
          <w:rFonts w:ascii="Times New Roman" w:hAnsi="Times New Roman" w:cs="Times New Roman"/>
        </w:rPr>
        <w:t>Increase professional development amongst teachers</w:t>
      </w:r>
    </w:p>
    <w:p w14:paraId="5277B5C5" w14:textId="77777777" w:rsidR="007A5D34" w:rsidRPr="007A5D34" w:rsidRDefault="007A5D34" w:rsidP="000229CE">
      <w:pPr>
        <w:pStyle w:val="ListParagraph"/>
        <w:numPr>
          <w:ilvl w:val="0"/>
          <w:numId w:val="1"/>
        </w:numPr>
        <w:spacing w:line="480" w:lineRule="auto"/>
        <w:rPr>
          <w:rFonts w:ascii="Times New Roman" w:hAnsi="Times New Roman" w:cs="Times New Roman"/>
        </w:rPr>
      </w:pPr>
      <w:r>
        <w:rPr>
          <w:rFonts w:ascii="Times New Roman" w:hAnsi="Times New Roman" w:cs="Times New Roman"/>
        </w:rPr>
        <w:t>Increased student engagement.</w:t>
      </w:r>
    </w:p>
    <w:p w14:paraId="55852A98" w14:textId="77777777" w:rsidR="007A5D34" w:rsidRDefault="005F76FD" w:rsidP="000229CE">
      <w:pPr>
        <w:spacing w:line="480" w:lineRule="auto"/>
        <w:ind w:firstLine="720"/>
        <w:rPr>
          <w:rFonts w:ascii="Times New Roman" w:hAnsi="Times New Roman" w:cs="Times New Roman"/>
        </w:rPr>
      </w:pPr>
      <w:r>
        <w:rPr>
          <w:rFonts w:ascii="Times New Roman" w:hAnsi="Times New Roman" w:cs="Times New Roman"/>
        </w:rPr>
        <w:t xml:space="preserve">To ensure those goals were met, specific inputs, actions, outputs, and outcomes were defined. These goals clearly show attention to detail and provides objectives for all members of the school community to strive for. </w:t>
      </w:r>
    </w:p>
    <w:p w14:paraId="70BFF5DD" w14:textId="77777777" w:rsidR="005F76FD" w:rsidRDefault="005F76FD" w:rsidP="000229CE">
      <w:pPr>
        <w:spacing w:line="480" w:lineRule="auto"/>
        <w:ind w:firstLine="720"/>
        <w:rPr>
          <w:rFonts w:ascii="Times New Roman" w:hAnsi="Times New Roman" w:cs="Times New Roman"/>
        </w:rPr>
      </w:pPr>
      <w:r>
        <w:rPr>
          <w:rFonts w:ascii="Times New Roman" w:hAnsi="Times New Roman" w:cs="Times New Roman"/>
          <w:noProof/>
        </w:rPr>
        <w:drawing>
          <wp:inline distT="0" distB="0" distL="0" distR="0" wp14:anchorId="0C28C48A" wp14:editId="130892C4">
            <wp:extent cx="5943600" cy="447103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shot 2018-01-30 19.09.16.png"/>
                    <pic:cNvPicPr/>
                  </pic:nvPicPr>
                  <pic:blipFill>
                    <a:blip r:embed="rId5">
                      <a:extLst>
                        <a:ext uri="{28A0092B-C50C-407E-A947-70E740481C1C}">
                          <a14:useLocalDpi xmlns:a14="http://schemas.microsoft.com/office/drawing/2010/main" val="0"/>
                        </a:ext>
                      </a:extLst>
                    </a:blip>
                    <a:stretch>
                      <a:fillRect/>
                    </a:stretch>
                  </pic:blipFill>
                  <pic:spPr>
                    <a:xfrm>
                      <a:off x="0" y="0"/>
                      <a:ext cx="5943600" cy="4471035"/>
                    </a:xfrm>
                    <a:prstGeom prst="rect">
                      <a:avLst/>
                    </a:prstGeom>
                  </pic:spPr>
                </pic:pic>
              </a:graphicData>
            </a:graphic>
          </wp:inline>
        </w:drawing>
      </w:r>
    </w:p>
    <w:p w14:paraId="0F4807AA" w14:textId="186F4A0F" w:rsidR="007A5D34" w:rsidRDefault="007355FF" w:rsidP="000229CE">
      <w:pPr>
        <w:spacing w:line="480" w:lineRule="auto"/>
        <w:ind w:firstLine="720"/>
        <w:rPr>
          <w:rFonts w:ascii="Times New Roman" w:hAnsi="Times New Roman" w:cs="Times New Roman"/>
        </w:rPr>
      </w:pPr>
      <w:r>
        <w:rPr>
          <w:rFonts w:ascii="Times New Roman" w:hAnsi="Times New Roman" w:cs="Times New Roman"/>
        </w:rPr>
        <w:t xml:space="preserve">There are a number of things that happened during this rollout that worked very well. Despite only one of </w:t>
      </w:r>
      <w:r w:rsidR="00796E3C">
        <w:rPr>
          <w:rFonts w:ascii="Times New Roman" w:hAnsi="Times New Roman" w:cs="Times New Roman"/>
        </w:rPr>
        <w:t>teachers having using a SMART Board in the previous year, teachers reported that having daily access to SMART Board technology in their classroom increased educator participation and staff collaboration in the project</w:t>
      </w:r>
      <w:r w:rsidR="00796E3C">
        <w:rPr>
          <w:rFonts w:ascii="Times New Roman" w:hAnsi="Times New Roman" w:cs="Times New Roman"/>
        </w:rPr>
        <w:fldChar w:fldCharType="begin"/>
      </w:r>
      <w:r w:rsidR="00796E3C">
        <w:rPr>
          <w:rFonts w:ascii="Times New Roman" w:hAnsi="Times New Roman" w:cs="Times New Roman"/>
        </w:rPr>
        <w:instrText xml:space="preserve"> ADDIN ZOTERO_ITEM CSL_CITATION {"citationID":"a103ae25gho","properties":{"formattedCitation":"(Morrison &amp; Kirby, 2008)","plainCitation":"(Morrison &amp; Kirby, 2008)"},"citationItems":[{"id":30,"uris":["http://zotero.org/users/4313267/items/CHYPRXZB"],"uri":["http://zotero.org/users/4313267/items/CHYPRXZB"],"itemData":{"id":30,"type":"article-journal","title":"Applying SMART board technology in elementary school classrooms: Investigation of a school-wide initiative","container-title":"Health and Education Research Group, Faculty of Education, University of New Brunswick","author":[{"family":"Morrison","given":"B."},{"family":"Kirby","given":"P."}],"issued":{"date-parts":[["2008"]]}}}],"schema":"https://github.com/citation-style-language/schema/raw/master/csl-citation.json"} </w:instrText>
      </w:r>
      <w:r w:rsidR="00796E3C">
        <w:rPr>
          <w:rFonts w:ascii="Times New Roman" w:hAnsi="Times New Roman" w:cs="Times New Roman"/>
        </w:rPr>
        <w:fldChar w:fldCharType="separate"/>
      </w:r>
      <w:r w:rsidR="00FE65DB">
        <w:rPr>
          <w:rFonts w:ascii="Times New Roman" w:hAnsi="Times New Roman" w:cs="Times New Roman"/>
          <w:noProof/>
        </w:rPr>
        <w:t>(Morrison &amp; Kirby, 2008)</w:t>
      </w:r>
      <w:r w:rsidR="00796E3C">
        <w:rPr>
          <w:rFonts w:ascii="Times New Roman" w:hAnsi="Times New Roman" w:cs="Times New Roman"/>
        </w:rPr>
        <w:fldChar w:fldCharType="end"/>
      </w:r>
      <w:r w:rsidR="00796E3C">
        <w:rPr>
          <w:rFonts w:ascii="Times New Roman" w:hAnsi="Times New Roman" w:cs="Times New Roman"/>
        </w:rPr>
        <w:t>.</w:t>
      </w:r>
    </w:p>
    <w:p w14:paraId="1F04B186" w14:textId="0453F239" w:rsidR="00796E3C" w:rsidRDefault="00796E3C" w:rsidP="000229CE">
      <w:pPr>
        <w:spacing w:line="480" w:lineRule="auto"/>
        <w:ind w:firstLine="720"/>
        <w:rPr>
          <w:rFonts w:ascii="Times New Roman" w:hAnsi="Times New Roman" w:cs="Times New Roman"/>
        </w:rPr>
      </w:pPr>
      <w:r>
        <w:rPr>
          <w:rFonts w:ascii="Times New Roman" w:hAnsi="Times New Roman" w:cs="Times New Roman"/>
        </w:rPr>
        <w:t xml:space="preserve">The SMART Board rollout implemented an innovative idea that I have not seen before. Rather than cram everything educators needed to know about using a SMART Board into one or two days of excruciatingly painful training, educators were given individualized tutorial sessions. Staff had filled out a needs assessment survey to assess their proficiency with technology, and tutorial plans were differentiated for each teacher. These tutorial sessions were only 20 – 30 minutes long and occurred during the school day. The school even ensured that substitute teachers were provided to facilitate </w:t>
      </w:r>
      <w:proofErr w:type="gramStart"/>
      <w:r>
        <w:rPr>
          <w:rFonts w:ascii="Times New Roman" w:hAnsi="Times New Roman" w:cs="Times New Roman"/>
        </w:rPr>
        <w:t>educators</w:t>
      </w:r>
      <w:proofErr w:type="gramEnd"/>
      <w:r>
        <w:rPr>
          <w:rFonts w:ascii="Times New Roman" w:hAnsi="Times New Roman" w:cs="Times New Roman"/>
        </w:rPr>
        <w:t xml:space="preserve"> attendance at their training.</w:t>
      </w:r>
    </w:p>
    <w:p w14:paraId="5452B76F" w14:textId="36343DC8" w:rsidR="00796E3C" w:rsidRDefault="00796E3C" w:rsidP="000229CE">
      <w:pPr>
        <w:spacing w:line="480" w:lineRule="auto"/>
        <w:ind w:firstLine="720"/>
        <w:rPr>
          <w:rFonts w:ascii="Times New Roman" w:hAnsi="Times New Roman" w:cs="Times New Roman"/>
        </w:rPr>
      </w:pPr>
      <w:r>
        <w:rPr>
          <w:rFonts w:ascii="Times New Roman" w:hAnsi="Times New Roman" w:cs="Times New Roman"/>
        </w:rPr>
        <w:t>The training for teachers continued after the tutorials were completed. “Natural mentorships emerged among teachers with higher levels of proficiency and those who were new users.”</w:t>
      </w:r>
      <w:r>
        <w:rPr>
          <w:rFonts w:ascii="Times New Roman" w:hAnsi="Times New Roman" w:cs="Times New Roman"/>
        </w:rPr>
        <w:fldChar w:fldCharType="begin"/>
      </w:r>
      <w:r>
        <w:rPr>
          <w:rFonts w:ascii="Times New Roman" w:hAnsi="Times New Roman" w:cs="Times New Roman"/>
        </w:rPr>
        <w:instrText xml:space="preserve"> ADDIN ZOTERO_ITEM CSL_CITATION {"citationID":"a2pa53mo0k0","properties":{"formattedCitation":"(Morrison &amp; Kirby, 2008)","plainCitation":"(Morrison &amp; Kirby, 2008)"},"citationItems":[{"id":30,"uris":["http://zotero.org/users/4313267/items/CHYPRXZB"],"uri":["http://zotero.org/users/4313267/items/CHYPRXZB"],"itemData":{"id":30,"type":"article-journal","title":"Applying SMART board technology in elementary school classrooms: Investigation of a school-wide initiative","container-title":"Health and Education Research Group, Faculty of Education, University of New Brunswick","author":[{"family":"Morrison","given":"B."},{"family":"Kirby","given":"P."}],"issued":{"date-parts":[["2008"]]}}}],"schema":"https://github.com/citation-style-language/schema/raw/master/csl-citation.json"} </w:instrText>
      </w:r>
      <w:r>
        <w:rPr>
          <w:rFonts w:ascii="Times New Roman" w:hAnsi="Times New Roman" w:cs="Times New Roman"/>
        </w:rPr>
        <w:fldChar w:fldCharType="separate"/>
      </w:r>
      <w:r w:rsidR="00FE65DB">
        <w:rPr>
          <w:rFonts w:ascii="Times New Roman" w:hAnsi="Times New Roman" w:cs="Times New Roman"/>
          <w:noProof/>
        </w:rPr>
        <w:t>(Morrison &amp; Kirby, 2008)</w:t>
      </w:r>
      <w:r>
        <w:rPr>
          <w:rFonts w:ascii="Times New Roman" w:hAnsi="Times New Roman" w:cs="Times New Roman"/>
        </w:rPr>
        <w:fldChar w:fldCharType="end"/>
      </w:r>
      <w:r w:rsidR="00102821">
        <w:rPr>
          <w:rFonts w:ascii="Times New Roman" w:hAnsi="Times New Roman" w:cs="Times New Roman"/>
        </w:rPr>
        <w:t xml:space="preserve"> This helped foster positive and optimistic attitudes towards using SMART Boards.</w:t>
      </w:r>
    </w:p>
    <w:p w14:paraId="3D890C91" w14:textId="0A5E324B" w:rsidR="00396101" w:rsidRDefault="00396101" w:rsidP="000229CE">
      <w:pPr>
        <w:spacing w:line="480" w:lineRule="auto"/>
        <w:ind w:firstLine="720"/>
        <w:rPr>
          <w:rFonts w:ascii="Times New Roman" w:hAnsi="Times New Roman" w:cs="Times New Roman"/>
        </w:rPr>
      </w:pPr>
      <w:r>
        <w:rPr>
          <w:rFonts w:ascii="Times New Roman" w:hAnsi="Times New Roman" w:cs="Times New Roman"/>
          <w:noProof/>
        </w:rPr>
        <w:drawing>
          <wp:inline distT="0" distB="0" distL="0" distR="0" wp14:anchorId="5ABC21D7" wp14:editId="63F67ADC">
            <wp:extent cx="5943600" cy="4517390"/>
            <wp:effectExtent l="0" t="0" r="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shot 2018-01-30 19.56.54.png"/>
                    <pic:cNvPicPr/>
                  </pic:nvPicPr>
                  <pic:blipFill>
                    <a:blip r:embed="rId6">
                      <a:extLst>
                        <a:ext uri="{28A0092B-C50C-407E-A947-70E740481C1C}">
                          <a14:useLocalDpi xmlns:a14="http://schemas.microsoft.com/office/drawing/2010/main" val="0"/>
                        </a:ext>
                      </a:extLst>
                    </a:blip>
                    <a:stretch>
                      <a:fillRect/>
                    </a:stretch>
                  </pic:blipFill>
                  <pic:spPr>
                    <a:xfrm>
                      <a:off x="0" y="0"/>
                      <a:ext cx="5943600" cy="4517390"/>
                    </a:xfrm>
                    <a:prstGeom prst="rect">
                      <a:avLst/>
                    </a:prstGeom>
                  </pic:spPr>
                </pic:pic>
              </a:graphicData>
            </a:graphic>
          </wp:inline>
        </w:drawing>
      </w:r>
    </w:p>
    <w:p w14:paraId="21374591" w14:textId="4C84234C" w:rsidR="00102821" w:rsidRPr="007A5D34" w:rsidRDefault="00396101" w:rsidP="000229CE">
      <w:pPr>
        <w:spacing w:line="480" w:lineRule="auto"/>
        <w:ind w:firstLine="720"/>
        <w:rPr>
          <w:rFonts w:ascii="Times New Roman" w:hAnsi="Times New Roman" w:cs="Times New Roman"/>
        </w:rPr>
      </w:pPr>
      <w:r>
        <w:rPr>
          <w:rFonts w:ascii="Times New Roman" w:hAnsi="Times New Roman" w:cs="Times New Roman"/>
        </w:rPr>
        <w:t>These technology optimistic attitudes</w:t>
      </w:r>
      <w:r w:rsidR="00102821">
        <w:rPr>
          <w:rFonts w:ascii="Times New Roman" w:hAnsi="Times New Roman" w:cs="Times New Roman"/>
        </w:rPr>
        <w:t xml:space="preserve"> resulted in a number of instructional changes. Teachers began to use online resources and educational DVDs more often in their classrooms. Students were able to demonstrate their learning by making and presenting multi-media projects.</w:t>
      </w:r>
      <w:r>
        <w:rPr>
          <w:rFonts w:ascii="Times New Roman" w:hAnsi="Times New Roman" w:cs="Times New Roman"/>
        </w:rPr>
        <w:t xml:space="preserve"> Most teachers, approximately 95%, used their SMART Board on a daily basis.</w:t>
      </w:r>
    </w:p>
    <w:p w14:paraId="595AB948" w14:textId="77777777" w:rsidR="00C44004" w:rsidRPr="00C44004" w:rsidRDefault="00C44004" w:rsidP="000229CE">
      <w:pPr>
        <w:spacing w:line="480" w:lineRule="auto"/>
        <w:rPr>
          <w:rFonts w:ascii="Times New Roman" w:hAnsi="Times New Roman" w:cs="Times New Roman"/>
          <w:b/>
        </w:rPr>
      </w:pPr>
      <w:r>
        <w:rPr>
          <w:rFonts w:ascii="Times New Roman" w:hAnsi="Times New Roman" w:cs="Times New Roman"/>
          <w:b/>
        </w:rPr>
        <w:t>Suggestions</w:t>
      </w:r>
    </w:p>
    <w:p w14:paraId="0882E5A9" w14:textId="4951C9D2" w:rsidR="00C44004" w:rsidRDefault="008B19CB" w:rsidP="000229CE">
      <w:pPr>
        <w:spacing w:line="480" w:lineRule="auto"/>
        <w:ind w:firstLine="720"/>
        <w:rPr>
          <w:rFonts w:ascii="Times New Roman" w:hAnsi="Times New Roman" w:cs="Times New Roman"/>
        </w:rPr>
      </w:pPr>
      <w:r>
        <w:rPr>
          <w:rFonts w:ascii="Times New Roman" w:hAnsi="Times New Roman" w:cs="Times New Roman"/>
        </w:rPr>
        <w:t xml:space="preserve">Not all of the benefits noted were strictly due to the SMART Board system. Teachers at this school did not have classroom projectors prior to the project, and many of the improvements listed could be attained by a projector without SMART Board technology. </w:t>
      </w:r>
    </w:p>
    <w:p w14:paraId="6CFBCC13" w14:textId="73FBE168" w:rsidR="00090549" w:rsidRDefault="00090549" w:rsidP="000229CE">
      <w:pPr>
        <w:spacing w:line="480" w:lineRule="auto"/>
        <w:ind w:firstLine="720"/>
        <w:rPr>
          <w:rFonts w:ascii="Times New Roman" w:hAnsi="Times New Roman" w:cs="Times New Roman"/>
        </w:rPr>
      </w:pPr>
      <w:r>
        <w:rPr>
          <w:rFonts w:ascii="Times New Roman" w:hAnsi="Times New Roman" w:cs="Times New Roman"/>
        </w:rPr>
        <w:t>I suggest that before a district decides to roll-out SMART Board technology that they consider the incremental differences between projectors and projectors with SMART Board type systems.</w:t>
      </w:r>
      <w:r w:rsidR="00630A51">
        <w:rPr>
          <w:rFonts w:ascii="Times New Roman" w:hAnsi="Times New Roman" w:cs="Times New Roman"/>
        </w:rPr>
        <w:t xml:space="preserve"> Remarks made by the papers authors such as “One spontaneous discussion regarded the size of the moon in comparison to the province of New Brunswick resulted in immediate access of an internet search engine to research specific dimensions. This immediate access to Internet resources allowed for the making the most of a teachable moment.”</w:t>
      </w:r>
      <w:r w:rsidR="00630A51">
        <w:rPr>
          <w:rFonts w:ascii="Times New Roman" w:hAnsi="Times New Roman" w:cs="Times New Roman"/>
        </w:rPr>
        <w:fldChar w:fldCharType="begin"/>
      </w:r>
      <w:r w:rsidR="00630A51">
        <w:rPr>
          <w:rFonts w:ascii="Times New Roman" w:hAnsi="Times New Roman" w:cs="Times New Roman"/>
        </w:rPr>
        <w:instrText xml:space="preserve"> ADDIN ZOTERO_ITEM CSL_CITATION {"citationID":"a14p9bhdga1","properties":{"formattedCitation":"(Morrison &amp; Kirby, 2008)","plainCitation":"(Morrison &amp; Kirby, 2008)"},"citationItems":[{"id":30,"uris":["http://zotero.org/users/4313267/items/CHYPRXZB"],"uri":["http://zotero.org/users/4313267/items/CHYPRXZB"],"itemData":{"id":30,"type":"article-journal","title":"Applying SMART board technology in elementary school classrooms: Investigation of a school-wide initiative","container-title":"Health and Education Research Group, Faculty of Education, University of New Brunswick","author":[{"family":"Morrison","given":"B."},{"family":"Kirby","given":"P."}],"issued":{"date-parts":[["2008"]]}}}],"schema":"https://github.com/citation-style-language/schema/raw/master/csl-citation.json"} </w:instrText>
      </w:r>
      <w:r w:rsidR="00630A51">
        <w:rPr>
          <w:rFonts w:ascii="Times New Roman" w:hAnsi="Times New Roman" w:cs="Times New Roman"/>
        </w:rPr>
        <w:fldChar w:fldCharType="separate"/>
      </w:r>
      <w:r w:rsidR="00FE65DB">
        <w:rPr>
          <w:rFonts w:ascii="Times New Roman" w:hAnsi="Times New Roman" w:cs="Times New Roman"/>
          <w:noProof/>
        </w:rPr>
        <w:t>(Morrison &amp; Kirby, 2008)</w:t>
      </w:r>
      <w:r w:rsidR="00630A51">
        <w:rPr>
          <w:rFonts w:ascii="Times New Roman" w:hAnsi="Times New Roman" w:cs="Times New Roman"/>
        </w:rPr>
        <w:fldChar w:fldCharType="end"/>
      </w:r>
      <w:r w:rsidR="00630A51">
        <w:rPr>
          <w:rFonts w:ascii="Times New Roman" w:hAnsi="Times New Roman" w:cs="Times New Roman"/>
        </w:rPr>
        <w:t xml:space="preserve"> This great moment was not enabled by a SMART Board, but merely by the use of a projector connected to a computer.</w:t>
      </w:r>
    </w:p>
    <w:p w14:paraId="20B14A74" w14:textId="77777777" w:rsidR="00C44004" w:rsidRPr="00C44004" w:rsidRDefault="00C44004" w:rsidP="000229CE">
      <w:pPr>
        <w:spacing w:line="480" w:lineRule="auto"/>
        <w:rPr>
          <w:rFonts w:ascii="Times New Roman" w:hAnsi="Times New Roman" w:cs="Times New Roman"/>
          <w:b/>
        </w:rPr>
      </w:pPr>
      <w:r w:rsidRPr="00C44004">
        <w:rPr>
          <w:rFonts w:ascii="Times New Roman" w:hAnsi="Times New Roman" w:cs="Times New Roman"/>
          <w:b/>
        </w:rPr>
        <w:t>Implication &amp; Conclusion</w:t>
      </w:r>
    </w:p>
    <w:p w14:paraId="4C82179C" w14:textId="7D6E1820" w:rsidR="00C44004" w:rsidRDefault="00796E3C" w:rsidP="000229CE">
      <w:pPr>
        <w:spacing w:line="480" w:lineRule="auto"/>
        <w:ind w:firstLine="720"/>
        <w:rPr>
          <w:rFonts w:ascii="Times New Roman" w:hAnsi="Times New Roman" w:cs="Times New Roman"/>
        </w:rPr>
      </w:pPr>
      <w:r>
        <w:rPr>
          <w:rFonts w:ascii="Times New Roman" w:hAnsi="Times New Roman" w:cs="Times New Roman"/>
        </w:rPr>
        <w:t>Although many issues can rear their ugly heads when implementing expensive and unfamiliar technology, Park Street Elementary saw many positive influences from the</w:t>
      </w:r>
      <w:r w:rsidR="00090549">
        <w:rPr>
          <w:rFonts w:ascii="Times New Roman" w:hAnsi="Times New Roman" w:cs="Times New Roman"/>
        </w:rPr>
        <w:t>ir addition of</w:t>
      </w:r>
      <w:r>
        <w:rPr>
          <w:rFonts w:ascii="Times New Roman" w:hAnsi="Times New Roman" w:cs="Times New Roman"/>
        </w:rPr>
        <w:t xml:space="preserve"> technology. </w:t>
      </w:r>
      <w:r w:rsidR="000229CE">
        <w:rPr>
          <w:rFonts w:ascii="Times New Roman" w:hAnsi="Times New Roman" w:cs="Times New Roman"/>
        </w:rPr>
        <w:t>Teachers reported greater ease in engaging students and maintaining their attention. Observational data supported the teacher’s reporting.</w:t>
      </w:r>
    </w:p>
    <w:p w14:paraId="4892BFD3" w14:textId="24C3A553" w:rsidR="00FE65DB" w:rsidRDefault="00FE65DB" w:rsidP="000229CE">
      <w:pPr>
        <w:spacing w:line="480" w:lineRule="auto"/>
        <w:ind w:firstLine="720"/>
        <w:rPr>
          <w:rFonts w:ascii="Times New Roman" w:hAnsi="Times New Roman" w:cs="Times New Roman"/>
        </w:rPr>
      </w:pPr>
      <w:r>
        <w:rPr>
          <w:rFonts w:ascii="Times New Roman" w:hAnsi="Times New Roman" w:cs="Times New Roman"/>
        </w:rPr>
        <w:t>A word of caution is advised since not all students respond similarly to SMART Board focused activities. It was noted by Morrison &amp; Kirby that “students with specific learning needs were less engaged with the technology than were their peers.”</w:t>
      </w:r>
      <w:r>
        <w:rPr>
          <w:rFonts w:ascii="Times New Roman" w:hAnsi="Times New Roman" w:cs="Times New Roman"/>
        </w:rPr>
        <w:fldChar w:fldCharType="begin"/>
      </w:r>
      <w:r>
        <w:rPr>
          <w:rFonts w:ascii="Times New Roman" w:hAnsi="Times New Roman" w:cs="Times New Roman"/>
        </w:rPr>
        <w:instrText xml:space="preserve"> ADDIN ZOTERO_ITEM CSL_CITATION {"citationID":"akdik93f7s","properties":{"formattedCitation":"(Morrison &amp; Kirby, 2008)","plainCitation":"(Morrison &amp; Kirby, 2008)"},"citationItems":[{"id":30,"uris":["http://zotero.org/users/4313267/items/CHYPRXZB"],"uri":["http://zotero.org/users/4313267/items/CHYPRXZB"],"itemData":{"id":30,"type":"article-journal","title":"Applying SMART board technology in elementary school classrooms: Investigation of a school-wide initiative","container-title":"Health and Education Research Group, Faculty of Education, University of New Brunswick","author":[{"family":"Morrison","given":"B."},{"family":"Kirby","given":"P."}],"issued":{"date-parts":[["2008"]]}}}],"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Morrison &amp; Kirby, 2008)</w:t>
      </w:r>
      <w:r>
        <w:rPr>
          <w:rFonts w:ascii="Times New Roman" w:hAnsi="Times New Roman" w:cs="Times New Roman"/>
        </w:rPr>
        <w:fldChar w:fldCharType="end"/>
      </w:r>
      <w:r>
        <w:rPr>
          <w:rFonts w:ascii="Times New Roman" w:hAnsi="Times New Roman" w:cs="Times New Roman"/>
        </w:rPr>
        <w:t xml:space="preserve"> They go on to say that even in traditional classrooms, there was the standard student pattern of the “keen” students raising their hands while others sat silently. </w:t>
      </w:r>
    </w:p>
    <w:p w14:paraId="55981287" w14:textId="2C415908" w:rsidR="00310FBC" w:rsidRDefault="00310FBC" w:rsidP="000229CE">
      <w:pPr>
        <w:spacing w:line="480" w:lineRule="auto"/>
        <w:ind w:firstLine="720"/>
        <w:rPr>
          <w:rFonts w:ascii="Times New Roman" w:hAnsi="Times New Roman" w:cs="Times New Roman"/>
        </w:rPr>
      </w:pPr>
      <w:r>
        <w:rPr>
          <w:rFonts w:ascii="Times New Roman" w:hAnsi="Times New Roman" w:cs="Times New Roman"/>
        </w:rPr>
        <w:t xml:space="preserve">Another </w:t>
      </w:r>
      <w:proofErr w:type="spellStart"/>
      <w:r>
        <w:rPr>
          <w:rFonts w:ascii="Times New Roman" w:hAnsi="Times New Roman" w:cs="Times New Roman"/>
        </w:rPr>
        <w:t>gotcha</w:t>
      </w:r>
      <w:proofErr w:type="spellEnd"/>
      <w:r>
        <w:rPr>
          <w:rFonts w:ascii="Times New Roman" w:hAnsi="Times New Roman" w:cs="Times New Roman"/>
        </w:rPr>
        <w:t xml:space="preserve"> may be related to student attention and engagement. It was noted that when classroom sound</w:t>
      </w:r>
      <w:bookmarkStart w:id="0" w:name="_GoBack"/>
      <w:bookmarkEnd w:id="0"/>
      <w:r>
        <w:rPr>
          <w:rFonts w:ascii="Times New Roman" w:hAnsi="Times New Roman" w:cs="Times New Roman"/>
        </w:rPr>
        <w:t xml:space="preserve"> reinforcement was used, students paid more attention and maintained attention for extended periods of time.</w:t>
      </w:r>
      <w:r>
        <w:rPr>
          <w:rFonts w:ascii="Times New Roman" w:hAnsi="Times New Roman" w:cs="Times New Roman"/>
        </w:rPr>
        <w:fldChar w:fldCharType="begin"/>
      </w:r>
      <w:r>
        <w:rPr>
          <w:rFonts w:ascii="Times New Roman" w:hAnsi="Times New Roman" w:cs="Times New Roman"/>
        </w:rPr>
        <w:instrText xml:space="preserve"> ADDIN ZOTERO_ITEM CSL_CITATION {"citationID":"a19k5cqq26b","properties":{"formattedCitation":"(Morrison &amp; Kirby, 2008)","plainCitation":"(Morrison &amp; Kirby, 2008)"},"citationItems":[{"id":30,"uris":["http://zotero.org/users/4313267/items/CHYPRXZB"],"uri":["http://zotero.org/users/4313267/items/CHYPRXZB"],"itemData":{"id":30,"type":"article-journal","title":"Applying SMART board technology in elementary school classrooms: Investigation of a school-wide initiative","container-title":"Health and Education Research Group, Faculty of Education, University of New Brunswick","author":[{"family":"Morrison","given":"B."},{"family":"Kirby","given":"P."}],"issued":{"date-parts":[["2008"]]}}}],"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Morrison &amp; Kirby, 2008)</w:t>
      </w:r>
      <w:r>
        <w:rPr>
          <w:rFonts w:ascii="Times New Roman" w:hAnsi="Times New Roman" w:cs="Times New Roman"/>
        </w:rPr>
        <w:fldChar w:fldCharType="end"/>
      </w:r>
      <w:r>
        <w:rPr>
          <w:rFonts w:ascii="Times New Roman" w:hAnsi="Times New Roman" w:cs="Times New Roman"/>
        </w:rPr>
        <w:t xml:space="preserve"> It’s unclear whether all classrooms in the study had sound reinforcement systems or whether they were used on a daily basis. This paper’s author has noticed a large difference in student attention when using classroom sound reinforcement and is unable to differentiate between increased attention due to audio or SMART Board usage. Further studies are needed to provide clarity on the issue.</w:t>
      </w:r>
    </w:p>
    <w:p w14:paraId="03A07153" w14:textId="496B6755" w:rsidR="000229CE" w:rsidRPr="00C44004" w:rsidRDefault="000229CE" w:rsidP="000229CE">
      <w:pPr>
        <w:spacing w:line="480" w:lineRule="auto"/>
        <w:ind w:firstLine="720"/>
        <w:rPr>
          <w:rFonts w:ascii="Times New Roman" w:hAnsi="Times New Roman" w:cs="Times New Roman"/>
        </w:rPr>
      </w:pPr>
      <w:r>
        <w:rPr>
          <w:rFonts w:ascii="Times New Roman" w:hAnsi="Times New Roman" w:cs="Times New Roman"/>
        </w:rPr>
        <w:t>SMART Boards and other Interactive White Board systems provide many benefits for the classroom teacher. Other school districts should implement these systems as budgets allow, remembering that incremental steps such as classroom projectors and audio reinforcement systems can produce substantial gains at a smaller cost than a SMART Board.</w:t>
      </w:r>
    </w:p>
    <w:p w14:paraId="35D0A2D9" w14:textId="77777777" w:rsidR="00C44004" w:rsidRPr="00C44004" w:rsidRDefault="00C44004" w:rsidP="000229CE">
      <w:pPr>
        <w:spacing w:line="480" w:lineRule="auto"/>
        <w:rPr>
          <w:rFonts w:ascii="Times New Roman" w:hAnsi="Times New Roman" w:cs="Times New Roman"/>
        </w:rPr>
      </w:pPr>
    </w:p>
    <w:p w14:paraId="20043D3E" w14:textId="77777777" w:rsidR="00C44004" w:rsidRPr="00C44004" w:rsidRDefault="00C44004" w:rsidP="000229CE">
      <w:pPr>
        <w:spacing w:line="480" w:lineRule="auto"/>
        <w:rPr>
          <w:rFonts w:ascii="Times New Roman" w:hAnsi="Times New Roman" w:cs="Times New Roman"/>
        </w:rPr>
      </w:pPr>
      <w:r w:rsidRPr="00C44004">
        <w:rPr>
          <w:rFonts w:ascii="Times New Roman" w:hAnsi="Times New Roman" w:cs="Times New Roman"/>
        </w:rPr>
        <w:br w:type="page"/>
      </w:r>
    </w:p>
    <w:p w14:paraId="5DAE4844" w14:textId="77777777" w:rsidR="00C44004" w:rsidRPr="00C44004" w:rsidRDefault="00C44004" w:rsidP="000229CE">
      <w:pPr>
        <w:spacing w:line="480" w:lineRule="auto"/>
        <w:jc w:val="center"/>
        <w:rPr>
          <w:rFonts w:ascii="Times New Roman" w:hAnsi="Times New Roman" w:cs="Times New Roman"/>
          <w:b/>
        </w:rPr>
      </w:pPr>
      <w:r w:rsidRPr="00C44004">
        <w:rPr>
          <w:rFonts w:ascii="Times New Roman" w:hAnsi="Times New Roman" w:cs="Times New Roman"/>
          <w:b/>
        </w:rPr>
        <w:t>Works Cited</w:t>
      </w:r>
    </w:p>
    <w:p w14:paraId="02174341" w14:textId="77777777" w:rsidR="00C44004" w:rsidRPr="00C44004" w:rsidRDefault="00C44004" w:rsidP="000229CE">
      <w:pPr>
        <w:spacing w:line="480" w:lineRule="auto"/>
        <w:rPr>
          <w:rFonts w:ascii="Times New Roman" w:hAnsi="Times New Roman" w:cs="Times New Roman"/>
        </w:rPr>
      </w:pPr>
    </w:p>
    <w:p w14:paraId="45A2D45C" w14:textId="77777777" w:rsidR="00310FBC" w:rsidRPr="00310FBC" w:rsidRDefault="0080340F" w:rsidP="000229CE">
      <w:pPr>
        <w:pStyle w:val="Bibliography"/>
        <w:rPr>
          <w:rFonts w:ascii="Times New Roman" w:hAnsi="Times New Roman" w:cs="Times New Roman"/>
        </w:rPr>
      </w:pPr>
      <w:r>
        <w:fldChar w:fldCharType="begin"/>
      </w:r>
      <w:r w:rsidR="00310FBC">
        <w:instrText xml:space="preserve"> ADDIN ZOTERO_BIBL {"custom":[]} CSL_BIBLIOGRAPHY </w:instrText>
      </w:r>
      <w:r>
        <w:fldChar w:fldCharType="separate"/>
      </w:r>
      <w:r w:rsidR="00310FBC" w:rsidRPr="00310FBC">
        <w:rPr>
          <w:rFonts w:ascii="Times New Roman" w:hAnsi="Times New Roman" w:cs="Times New Roman"/>
        </w:rPr>
        <w:t xml:space="preserve">Morrison, B., &amp; Kirby, P. (2008). Applying SMART board technology in elementary school classrooms: Investigation of a school-wide initiative. </w:t>
      </w:r>
      <w:r w:rsidR="00310FBC" w:rsidRPr="00310FBC">
        <w:rPr>
          <w:rFonts w:ascii="Times New Roman" w:hAnsi="Times New Roman" w:cs="Times New Roman"/>
          <w:i/>
          <w:iCs/>
        </w:rPr>
        <w:t>Health and Education Research Group, Faculty of Education, University of New Brunswick</w:t>
      </w:r>
      <w:r w:rsidR="00310FBC" w:rsidRPr="00310FBC">
        <w:rPr>
          <w:rFonts w:ascii="Times New Roman" w:hAnsi="Times New Roman" w:cs="Times New Roman"/>
        </w:rPr>
        <w:t>.</w:t>
      </w:r>
    </w:p>
    <w:p w14:paraId="166718A2" w14:textId="203E9718" w:rsidR="00C44004" w:rsidRPr="00C44004" w:rsidRDefault="0080340F" w:rsidP="000229CE">
      <w:pPr>
        <w:spacing w:line="480" w:lineRule="auto"/>
        <w:rPr>
          <w:rFonts w:ascii="Times New Roman" w:hAnsi="Times New Roman" w:cs="Times New Roman"/>
        </w:rPr>
      </w:pPr>
      <w:r>
        <w:rPr>
          <w:rFonts w:ascii="Times New Roman" w:hAnsi="Times New Roman" w:cs="Times New Roman"/>
        </w:rPr>
        <w:fldChar w:fldCharType="end"/>
      </w:r>
    </w:p>
    <w:sectPr w:rsidR="00C44004" w:rsidRPr="00C44004" w:rsidSect="00F22E5F">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E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7B2B6720"/>
    <w:multiLevelType w:val="hybridMultilevel"/>
    <w:tmpl w:val="2C6A22AA"/>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44004"/>
    <w:rsid w:val="000229CE"/>
    <w:rsid w:val="0008153E"/>
    <w:rsid w:val="0008388E"/>
    <w:rsid w:val="00090549"/>
    <w:rsid w:val="00102821"/>
    <w:rsid w:val="00144BDC"/>
    <w:rsid w:val="00310FBC"/>
    <w:rsid w:val="00396101"/>
    <w:rsid w:val="005F76FD"/>
    <w:rsid w:val="00630A51"/>
    <w:rsid w:val="0066488D"/>
    <w:rsid w:val="007355FF"/>
    <w:rsid w:val="00796E3C"/>
    <w:rsid w:val="007A5D34"/>
    <w:rsid w:val="0080340F"/>
    <w:rsid w:val="008B19CB"/>
    <w:rsid w:val="008E6BAC"/>
    <w:rsid w:val="00A9231B"/>
    <w:rsid w:val="00AB58E3"/>
    <w:rsid w:val="00BF29C8"/>
    <w:rsid w:val="00C30F7D"/>
    <w:rsid w:val="00C44004"/>
    <w:rsid w:val="00CE6E95"/>
    <w:rsid w:val="00F03355"/>
    <w:rsid w:val="00F22E5F"/>
    <w:rsid w:val="00FE65D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7107DCC0"/>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80340F"/>
    <w:pPr>
      <w:spacing w:line="480" w:lineRule="auto"/>
      <w:ind w:left="720" w:hanging="720"/>
    </w:pPr>
  </w:style>
  <w:style w:type="paragraph" w:styleId="ListParagraph">
    <w:name w:val="List Paragraph"/>
    <w:basedOn w:val="Normal"/>
    <w:uiPriority w:val="34"/>
    <w:qFormat/>
    <w:rsid w:val="0066488D"/>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image" Target="media/image1.png"/><Relationship Id="rId6" Type="http://schemas.openxmlformats.org/officeDocument/2006/relationships/image" Target="media/image2.png"/><Relationship Id="rId7" Type="http://schemas.openxmlformats.org/officeDocument/2006/relationships/fontTable" Target="fontTable.xml"/><Relationship Id="rId8"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79</TotalTime>
  <Pages>7</Pages>
  <Words>1699</Words>
  <Characters>9690</Characters>
  <Application>Microsoft Macintosh Word</Application>
  <DocSecurity>0</DocSecurity>
  <Lines>80</Lines>
  <Paragraphs>22</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1136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cott Roberts</dc:creator>
  <cp:keywords/>
  <dc:description/>
  <cp:lastModifiedBy>Scott Roberts</cp:lastModifiedBy>
  <cp:revision>3</cp:revision>
  <dcterms:created xsi:type="dcterms:W3CDTF">2018-01-31T02:29:00Z</dcterms:created>
  <dcterms:modified xsi:type="dcterms:W3CDTF">2018-01-31T04: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1"&gt;&lt;session id="zc5UEh6o"/&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 name="noteType" value="0"/&gt;&lt;/prefs&gt;&lt;/data&gt;</vt:lpwstr>
  </property>
</Properties>
</file>